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12FEDDBB"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modelo de sistema de recomendação baseado em </w:t>
      </w:r>
      <w:r w:rsidR="00CE6954">
        <w:t>contexto comportamental e de ambiente</w:t>
      </w:r>
      <w:r w:rsidR="006C68F2">
        <w:t xml:space="preserve">. O objetivo desse sistema é </w:t>
      </w:r>
      <w:r w:rsidR="000363D2">
        <w:t>apresentar</w:t>
      </w:r>
      <w:r w:rsidR="006C68F2">
        <w:t xml:space="preserve"> 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bookmarkStart w:id="0" w:name="_GoBack"/>
      <w:bookmarkEnd w:id="0"/>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532ADD">
        <w:t xml:space="preserve">Palavras-chave: </w:t>
      </w:r>
      <w:r w:rsidRPr="00917AD2">
        <w:rPr>
          <w:i/>
          <w:iCs/>
        </w:rPr>
        <w:t>RecSys.</w:t>
      </w:r>
      <w:r w:rsidR="00917AD2">
        <w:t xml:space="preserve"> </w:t>
      </w:r>
      <w:r w:rsidR="00917AD2" w:rsidRPr="00917AD2">
        <w:rPr>
          <w:i/>
          <w:iCs/>
        </w:rPr>
        <w:t>Machine Learning.</w:t>
      </w:r>
      <w:r>
        <w:t xml:space="preserve"> 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r w:rsidRPr="000068ED">
        <w:rPr>
          <w:i/>
          <w:iCs/>
        </w:rPr>
        <w:t>playlist</w:t>
      </w:r>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BF65C2">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BF65C2">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BF65C2">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BF65C2" w14:paraId="1B5DD0B2" w14:textId="77777777" w:rsidTr="00BF65C2">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BF65C2" w14:paraId="199F54C5" w14:textId="77777777" w:rsidTr="00BF65C2">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BF65C2" w14:paraId="3D2322BF" w14:textId="77777777" w:rsidTr="00BF65C2">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BF65C2">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BF65C2" w14:paraId="78F976DE" w14:textId="77777777" w:rsidTr="00BF65C2">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BF65C2">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BF65C2" w14:paraId="7A98943D" w14:textId="77777777" w:rsidTr="00BF65C2">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BF65C2" w14:paraId="71427489" w14:textId="77777777" w:rsidTr="00BF65C2">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BF65C2">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8162C" w14:textId="77777777" w:rsidR="00BF65C2" w:rsidRDefault="00BF65C2">
      <w:r>
        <w:separator/>
      </w:r>
    </w:p>
  </w:endnote>
  <w:endnote w:type="continuationSeparator" w:id="0">
    <w:p w14:paraId="22CD29FA" w14:textId="77777777" w:rsidR="00BF65C2" w:rsidRDefault="00BF65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B1ED6C" w14:textId="77777777" w:rsidR="00BF65C2" w:rsidRDefault="00BF65C2">
      <w:r>
        <w:separator/>
      </w:r>
    </w:p>
  </w:footnote>
  <w:footnote w:type="continuationSeparator" w:id="0">
    <w:p w14:paraId="76C15C92" w14:textId="77777777" w:rsidR="00BF65C2" w:rsidRDefault="00BF65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65849"/>
    <w:rsid w:val="00180923"/>
    <w:rsid w:val="001A0DA6"/>
    <w:rsid w:val="001A4D94"/>
    <w:rsid w:val="001A7098"/>
    <w:rsid w:val="001A7E18"/>
    <w:rsid w:val="001E0948"/>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21A4"/>
    <w:rsid w:val="002B39AA"/>
    <w:rsid w:val="002B42A3"/>
    <w:rsid w:val="002B5DF6"/>
    <w:rsid w:val="002C1CD9"/>
    <w:rsid w:val="002C4CBC"/>
    <w:rsid w:val="002C755C"/>
    <w:rsid w:val="002D509C"/>
    <w:rsid w:val="002E128E"/>
    <w:rsid w:val="002E72AE"/>
    <w:rsid w:val="002F0D5E"/>
    <w:rsid w:val="002F40D2"/>
    <w:rsid w:val="003009CD"/>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76F9"/>
    <w:rsid w:val="0048005E"/>
    <w:rsid w:val="004856F0"/>
    <w:rsid w:val="004868F7"/>
    <w:rsid w:val="00486A97"/>
    <w:rsid w:val="004978B5"/>
    <w:rsid w:val="004A77F3"/>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C68F2"/>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1406C"/>
    <w:rsid w:val="00917AD2"/>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BF65C2"/>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E9028-A45B-437F-8F93-E45DBAE4E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8</TotalTime>
  <Pages>13</Pages>
  <Words>5900</Words>
  <Characters>31861</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47</cp:revision>
  <cp:lastPrinted>2001-08-21T07:59:00Z</cp:lastPrinted>
  <dcterms:created xsi:type="dcterms:W3CDTF">2020-03-21T18:01:00Z</dcterms:created>
  <dcterms:modified xsi:type="dcterms:W3CDTF">2020-04-0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